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6EECF24" w14:textId="77777777" w:rsidR="00536437" w:rsidRDefault="00536437" w:rsidP="00536437"/>
    <w:p w14:paraId="528D7656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fldChar w:fldCharType="begin"/>
      </w:r>
      <w:r>
        <w:rPr>
          <w:rFonts w:ascii="Times New Roman" w:eastAsia="Times New Roman" w:hAnsi="Times New Roman"/>
        </w:rPr>
        <w:instrText xml:space="preserve"> ADDIN ZOTERO_ITEM CSL_CITATION {"citationID":"QK7JQ0cV","properties":{"formattedCitation":"[1]","plainCitation":"[1]"},"citationItems":[{"id":2,"uris":["http://zotero.org/users/local/Y9v6qZmU/items/7QCTWRV2"],"uri":["http://zotero.org/users/local/Y9v6qZmU/items/7QCTWRV2"],"itemData":{"id":2,"type":"webpage","title":"Glaucoma and Your Eyes","container-title":"WebMD","abstract":"WebMD explains types, symptoms, risk factors, diagnosis, and treatment of glaucoma, a progressive vision condition that can lead to permanent blindness.","URL":"https://www.webmd.com/eye-health/glaucoma-eyes","accessed":{"date-parts":[["2017",11,15]]}}}],"schema":"https://github.com/citation-style-language/schema/raw/master/csl-citation.json"} </w:instrText>
      </w:r>
      <w:r>
        <w:rPr>
          <w:rFonts w:ascii="Times New Roman" w:eastAsia="Times New Roman" w:hAnsi="Times New Roman"/>
        </w:rPr>
        <w:fldChar w:fldCharType="end"/>
      </w:r>
      <w:r>
        <w:rPr>
          <w:noProof/>
        </w:rPr>
        <w:drawing>
          <wp:anchor distT="0" distB="0" distL="114300" distR="114300" simplePos="0" relativeHeight="251657216" behindDoc="1" locked="0" layoutInCell="1" allowOverlap="1" wp14:anchorId="74271512" wp14:editId="1A6052D8">
            <wp:simplePos x="0" y="0"/>
            <wp:positionH relativeFrom="page">
              <wp:posOffset>1162685</wp:posOffset>
            </wp:positionH>
            <wp:positionV relativeFrom="page">
              <wp:posOffset>1207135</wp:posOffset>
            </wp:positionV>
            <wp:extent cx="5271770" cy="1234440"/>
            <wp:effectExtent l="0" t="0" r="0" b="381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1234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801AE6A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138CE4F0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1F378928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30957F53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72426B0A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7911614E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2ACEE526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5E39A75D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64D67C57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136D027B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5804D93C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4D0EC79C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4B0C8C54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3B70587E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5FFFBBC7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70D3B19C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0451923B" w14:textId="77777777" w:rsidR="00536437" w:rsidRDefault="00536437" w:rsidP="00536437">
      <w:pPr>
        <w:spacing w:line="394" w:lineRule="exact"/>
        <w:rPr>
          <w:rFonts w:ascii="Times New Roman" w:eastAsia="Times New Roman" w:hAnsi="Times New Roman"/>
        </w:rPr>
      </w:pPr>
    </w:p>
    <w:p w14:paraId="48638BEB" w14:textId="264EEAC6" w:rsidR="00536437" w:rsidRDefault="00536437" w:rsidP="00536437">
      <w:pPr>
        <w:spacing w:line="0" w:lineRule="atLeast"/>
        <w:ind w:right="-13"/>
        <w:jc w:val="center"/>
        <w:rPr>
          <w:rFonts w:ascii="Times New Roman" w:eastAsia="Times New Roman" w:hAnsi="Times New Roman"/>
          <w:b/>
          <w:sz w:val="48"/>
        </w:rPr>
      </w:pPr>
      <w:r>
        <w:rPr>
          <w:rFonts w:ascii="Times New Roman" w:eastAsia="Times New Roman" w:hAnsi="Times New Roman"/>
          <w:b/>
          <w:sz w:val="47"/>
        </w:rPr>
        <w:t>Systems and Database Administration</w:t>
      </w:r>
      <w:r>
        <w:rPr>
          <w:rFonts w:ascii="Times New Roman" w:eastAsia="Times New Roman" w:hAnsi="Times New Roman"/>
          <w:b/>
          <w:sz w:val="47"/>
        </w:rPr>
        <w:t xml:space="preserve"> –Journal Entry 2</w:t>
      </w:r>
    </w:p>
    <w:p w14:paraId="2DFB8FD6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26C9D9F0" w14:textId="77777777" w:rsidR="00536437" w:rsidRDefault="00536437" w:rsidP="00536437">
      <w:pPr>
        <w:spacing w:line="351" w:lineRule="exact"/>
        <w:rPr>
          <w:rFonts w:ascii="Times New Roman" w:eastAsia="Times New Roman" w:hAnsi="Times New Roman"/>
        </w:rPr>
      </w:pPr>
    </w:p>
    <w:p w14:paraId="28BA93D2" w14:textId="77777777" w:rsidR="00536437" w:rsidRDefault="00536437" w:rsidP="00536437">
      <w:pPr>
        <w:spacing w:line="0" w:lineRule="atLeast"/>
        <w:ind w:right="-13"/>
        <w:jc w:val="center"/>
        <w:rPr>
          <w:rFonts w:ascii="Times New Roman" w:eastAsia="Times New Roman" w:hAnsi="Times New Roman"/>
          <w:b/>
          <w:sz w:val="36"/>
        </w:rPr>
      </w:pPr>
      <w:r>
        <w:rPr>
          <w:rFonts w:ascii="Times New Roman" w:eastAsia="Times New Roman" w:hAnsi="Times New Roman"/>
          <w:b/>
          <w:sz w:val="36"/>
        </w:rPr>
        <w:t>DT211C</w:t>
      </w:r>
    </w:p>
    <w:p w14:paraId="18C5ABA5" w14:textId="77777777" w:rsidR="00536437" w:rsidRDefault="00536437" w:rsidP="00536437">
      <w:pPr>
        <w:spacing w:line="239" w:lineRule="auto"/>
        <w:ind w:right="-13"/>
        <w:jc w:val="center"/>
        <w:rPr>
          <w:rFonts w:ascii="Times New Roman" w:eastAsia="Times New Roman" w:hAnsi="Times New Roman"/>
          <w:b/>
          <w:sz w:val="36"/>
        </w:rPr>
      </w:pPr>
      <w:r>
        <w:rPr>
          <w:rFonts w:ascii="Times New Roman" w:eastAsia="Times New Roman" w:hAnsi="Times New Roman"/>
          <w:b/>
          <w:sz w:val="36"/>
        </w:rPr>
        <w:t>BSc in Computer Science</w:t>
      </w:r>
    </w:p>
    <w:p w14:paraId="72568FF0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7DDCD076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1B363CD3" w14:textId="77777777" w:rsidR="00536437" w:rsidRDefault="00536437" w:rsidP="00536437">
      <w:pPr>
        <w:spacing w:line="293" w:lineRule="exact"/>
        <w:rPr>
          <w:rFonts w:ascii="Times New Roman" w:eastAsia="Times New Roman" w:hAnsi="Times New Roman"/>
        </w:rPr>
      </w:pPr>
    </w:p>
    <w:p w14:paraId="0AC82B2B" w14:textId="77777777" w:rsidR="00536437" w:rsidRDefault="00536437" w:rsidP="00536437">
      <w:pPr>
        <w:spacing w:line="0" w:lineRule="atLeast"/>
        <w:ind w:right="-13"/>
        <w:jc w:val="center"/>
        <w:rPr>
          <w:rFonts w:ascii="Times New Roman" w:eastAsia="Times New Roman" w:hAnsi="Times New Roman"/>
          <w:b/>
          <w:sz w:val="32"/>
        </w:rPr>
      </w:pPr>
      <w:r>
        <w:rPr>
          <w:rFonts w:ascii="Times New Roman" w:eastAsia="Times New Roman" w:hAnsi="Times New Roman"/>
          <w:b/>
          <w:sz w:val="32"/>
        </w:rPr>
        <w:t>Tim Browning</w:t>
      </w:r>
    </w:p>
    <w:p w14:paraId="3C2CD328" w14:textId="77777777" w:rsidR="00536437" w:rsidRDefault="00536437" w:rsidP="00536437">
      <w:pPr>
        <w:spacing w:line="0" w:lineRule="atLeast"/>
        <w:ind w:right="-13"/>
        <w:jc w:val="center"/>
        <w:rPr>
          <w:rFonts w:ascii="Times New Roman" w:eastAsia="Times New Roman" w:hAnsi="Times New Roman"/>
          <w:b/>
        </w:rPr>
      </w:pPr>
      <w:r>
        <w:rPr>
          <w:rFonts w:ascii="Times New Roman" w:eastAsia="Times New Roman" w:hAnsi="Times New Roman"/>
          <w:b/>
        </w:rPr>
        <w:t>C14519547</w:t>
      </w:r>
    </w:p>
    <w:p w14:paraId="1EAD8AC3" w14:textId="77777777" w:rsidR="00536437" w:rsidRDefault="00536437" w:rsidP="00536437">
      <w:pPr>
        <w:spacing w:line="200" w:lineRule="exact"/>
        <w:rPr>
          <w:rFonts w:ascii="Times New Roman" w:eastAsia="Times New Roman" w:hAnsi="Times New Roman"/>
        </w:rPr>
      </w:pPr>
    </w:p>
    <w:p w14:paraId="02B11D88" w14:textId="77777777" w:rsidR="00536437" w:rsidRDefault="00536437" w:rsidP="00536437">
      <w:pPr>
        <w:spacing w:line="346" w:lineRule="exact"/>
        <w:rPr>
          <w:rFonts w:ascii="Times New Roman" w:eastAsia="Times New Roman" w:hAnsi="Times New Roman"/>
        </w:rPr>
      </w:pPr>
    </w:p>
    <w:p w14:paraId="5FC690D8" w14:textId="77777777" w:rsidR="00536437" w:rsidRDefault="00536437" w:rsidP="00536437">
      <w:pPr>
        <w:spacing w:line="0" w:lineRule="atLeast"/>
        <w:ind w:right="-13"/>
        <w:jc w:val="center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>School of Computing</w:t>
      </w:r>
    </w:p>
    <w:p w14:paraId="5FAF8F47" w14:textId="77777777" w:rsidR="00536437" w:rsidRDefault="00536437" w:rsidP="00536437">
      <w:pPr>
        <w:spacing w:line="0" w:lineRule="atLeast"/>
        <w:ind w:right="-13"/>
        <w:jc w:val="center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>Dublin Institute of Technology</w:t>
      </w:r>
    </w:p>
    <w:p w14:paraId="6D187B58" w14:textId="77777777" w:rsidR="00536437" w:rsidRDefault="00536437" w:rsidP="00536437">
      <w:pPr>
        <w:spacing w:line="281" w:lineRule="exact"/>
        <w:rPr>
          <w:rFonts w:ascii="Times New Roman" w:eastAsia="Times New Roman" w:hAnsi="Times New Roman"/>
        </w:rPr>
      </w:pPr>
    </w:p>
    <w:p w14:paraId="5F40D607" w14:textId="77777777" w:rsidR="00536437" w:rsidRDefault="00536437" w:rsidP="00536437">
      <w:pPr>
        <w:spacing w:line="20" w:lineRule="exac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  <w:b/>
          <w:noProof/>
        </w:rPr>
        <w:drawing>
          <wp:anchor distT="0" distB="0" distL="114300" distR="114300" simplePos="0" relativeHeight="251659264" behindDoc="1" locked="0" layoutInCell="1" allowOverlap="1" wp14:anchorId="7C56F352" wp14:editId="2EC17C3D">
            <wp:simplePos x="0" y="0"/>
            <wp:positionH relativeFrom="column">
              <wp:posOffset>248285</wp:posOffset>
            </wp:positionH>
            <wp:positionV relativeFrom="paragraph">
              <wp:posOffset>1930400</wp:posOffset>
            </wp:positionV>
            <wp:extent cx="5271770" cy="1009015"/>
            <wp:effectExtent l="0" t="0" r="5080" b="635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1009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55FBC82" w14:textId="77777777" w:rsidR="00536437" w:rsidRDefault="00536437" w:rsidP="00536437"/>
    <w:p w14:paraId="54CFABA1" w14:textId="77777777" w:rsidR="00536437" w:rsidRDefault="00536437" w:rsidP="00536437"/>
    <w:p w14:paraId="3DF8289D" w14:textId="77777777" w:rsidR="00536437" w:rsidRDefault="00536437" w:rsidP="00536437"/>
    <w:p w14:paraId="743AE2CD" w14:textId="77777777" w:rsidR="00536437" w:rsidRDefault="00536437" w:rsidP="00536437"/>
    <w:p w14:paraId="121BD586" w14:textId="77777777" w:rsidR="00536437" w:rsidRDefault="00536437" w:rsidP="00536437"/>
    <w:p w14:paraId="50DB43AE" w14:textId="77777777" w:rsidR="00536437" w:rsidRDefault="00536437" w:rsidP="00536437"/>
    <w:p w14:paraId="06C0476D" w14:textId="77777777" w:rsidR="00536437" w:rsidRDefault="00536437" w:rsidP="00536437"/>
    <w:p w14:paraId="1980D294" w14:textId="77777777" w:rsidR="00536437" w:rsidRDefault="00536437" w:rsidP="00536437"/>
    <w:p w14:paraId="7E1B3128" w14:textId="77777777" w:rsidR="00536437" w:rsidRDefault="00536437" w:rsidP="00536437"/>
    <w:p w14:paraId="7439D0FA" w14:textId="77777777" w:rsidR="00536437" w:rsidRDefault="00536437" w:rsidP="00536437"/>
    <w:p w14:paraId="6912F3FD" w14:textId="77777777" w:rsidR="00536437" w:rsidRDefault="00536437" w:rsidP="00536437"/>
    <w:p w14:paraId="172723C7" w14:textId="77777777" w:rsidR="00536437" w:rsidRDefault="00536437" w:rsidP="00536437"/>
    <w:p w14:paraId="53944E3A" w14:textId="77777777" w:rsidR="00536437" w:rsidRDefault="00536437" w:rsidP="00536437"/>
    <w:p w14:paraId="7B89E51A" w14:textId="77777777" w:rsidR="00536437" w:rsidRDefault="00536437" w:rsidP="00536437"/>
    <w:p w14:paraId="0239D70B" w14:textId="1ABE916B" w:rsidR="00536437" w:rsidRDefault="00536437"/>
    <w:p w14:paraId="1BDD80CD" w14:textId="32C4ED09" w:rsidR="00536437" w:rsidRDefault="00536437" w:rsidP="00536437">
      <w:pPr>
        <w:pStyle w:val="Heading1"/>
        <w:jc w:val="center"/>
      </w:pPr>
      <w:r>
        <w:lastRenderedPageBreak/>
        <w:t>Introduction</w:t>
      </w:r>
    </w:p>
    <w:p w14:paraId="47C63122" w14:textId="1957CE67" w:rsidR="00536437" w:rsidRDefault="00536437" w:rsidP="00536437"/>
    <w:p w14:paraId="58961238" w14:textId="0963C4B6" w:rsidR="00536437" w:rsidRDefault="00536437" w:rsidP="00536437">
      <w:r>
        <w:t>The objective of this week is to c</w:t>
      </w:r>
      <w:r>
        <w:t>onfigure and download Oracle software and create a database.</w:t>
      </w:r>
    </w:p>
    <w:p w14:paraId="537E1F95" w14:textId="2E470919" w:rsidR="004F7BF4" w:rsidRDefault="004F7BF4" w:rsidP="00536437"/>
    <w:p w14:paraId="71C9AF80" w14:textId="615EB5E6" w:rsidR="004F7BF4" w:rsidRDefault="004F7BF4" w:rsidP="00536437">
      <w:r>
        <w:t>At this point you should have</w:t>
      </w:r>
      <w:r>
        <w:t>:</w:t>
      </w:r>
      <w:r>
        <w:t xml:space="preserve"> </w:t>
      </w:r>
    </w:p>
    <w:p w14:paraId="554160B5" w14:textId="5AD7027A" w:rsidR="004F7BF4" w:rsidRDefault="004F7BF4" w:rsidP="004F7BF4">
      <w:pPr>
        <w:pStyle w:val="ListParagraph"/>
        <w:numPr>
          <w:ilvl w:val="0"/>
          <w:numId w:val="1"/>
        </w:numPr>
      </w:pPr>
      <w:r>
        <w:t>A</w:t>
      </w:r>
      <w:r>
        <w:t xml:space="preserve"> Virtual Machine</w:t>
      </w:r>
    </w:p>
    <w:p w14:paraId="7634D274" w14:textId="291B31AA" w:rsidR="004F7BF4" w:rsidRDefault="004F7BF4" w:rsidP="004F7BF4">
      <w:pPr>
        <w:pStyle w:val="ListParagraph"/>
        <w:numPr>
          <w:ilvl w:val="0"/>
          <w:numId w:val="1"/>
        </w:numPr>
      </w:pPr>
      <w:r>
        <w:t xml:space="preserve"> Oracle Enterprise Linux installed.</w:t>
      </w:r>
    </w:p>
    <w:p w14:paraId="134D1C1B" w14:textId="3399F518" w:rsidR="004F7BF4" w:rsidRDefault="004F7BF4" w:rsidP="004F7BF4">
      <w:pPr>
        <w:pStyle w:val="ListParagraph"/>
        <w:numPr>
          <w:ilvl w:val="0"/>
          <w:numId w:val="1"/>
        </w:numPr>
      </w:pPr>
      <w:r>
        <w:t>Ram set to 2GB</w:t>
      </w:r>
    </w:p>
    <w:p w14:paraId="345C7B6D" w14:textId="334C07E2" w:rsidR="004F7BF4" w:rsidRDefault="004F7BF4" w:rsidP="004F7BF4">
      <w:pPr>
        <w:pStyle w:val="ListParagraph"/>
        <w:numPr>
          <w:ilvl w:val="0"/>
          <w:numId w:val="1"/>
        </w:numPr>
      </w:pPr>
      <w:r>
        <w:t>Storage set to 35GB</w:t>
      </w:r>
    </w:p>
    <w:p w14:paraId="06D73C0D" w14:textId="26E918F1" w:rsidR="004F7BF4" w:rsidRDefault="004F7BF4" w:rsidP="004F7BF4">
      <w:pPr>
        <w:pStyle w:val="ListParagraph"/>
        <w:numPr>
          <w:ilvl w:val="0"/>
          <w:numId w:val="1"/>
        </w:numPr>
      </w:pPr>
      <w:r>
        <w:t xml:space="preserve">Users: Root Oracle, </w:t>
      </w:r>
      <w:proofErr w:type="spellStart"/>
      <w:r>
        <w:t>TimBrowning</w:t>
      </w:r>
      <w:proofErr w:type="spellEnd"/>
    </w:p>
    <w:p w14:paraId="576E92C4" w14:textId="0EA8F852" w:rsidR="004F7BF4" w:rsidRDefault="004F7BF4" w:rsidP="004F7BF4">
      <w:pPr>
        <w:pStyle w:val="ListParagraph"/>
        <w:numPr>
          <w:ilvl w:val="0"/>
          <w:numId w:val="1"/>
        </w:numPr>
      </w:pPr>
      <w:r>
        <w:t>Network access. I have set my network to manual. IP address is 10.0.2.15</w:t>
      </w:r>
    </w:p>
    <w:p w14:paraId="034B2647" w14:textId="45994B04" w:rsidR="004F7BF4" w:rsidRDefault="00F814C3" w:rsidP="004F7BF4">
      <w:pPr>
        <w:pStyle w:val="ListParagraph"/>
        <w:numPr>
          <w:ilvl w:val="0"/>
          <w:numId w:val="1"/>
        </w:numPr>
      </w:pPr>
      <w:r>
        <w:t xml:space="preserve">Network is set to NAT in </w:t>
      </w:r>
      <w:proofErr w:type="spellStart"/>
      <w:r>
        <w:t>virtualbox</w:t>
      </w:r>
      <w:proofErr w:type="spellEnd"/>
    </w:p>
    <w:p w14:paraId="1F4691E4" w14:textId="4A12BC03" w:rsidR="004F7BF4" w:rsidRDefault="004F7BF4" w:rsidP="004F7BF4"/>
    <w:p w14:paraId="25B274C9" w14:textId="5B01F7E5" w:rsidR="004F7BF4" w:rsidRDefault="004F7BF4" w:rsidP="004F7BF4"/>
    <w:p w14:paraId="758FFB9B" w14:textId="0A857972" w:rsidR="004F7BF4" w:rsidRDefault="004F7BF4" w:rsidP="004F7BF4">
      <w:pPr>
        <w:pStyle w:val="Heading1"/>
        <w:jc w:val="center"/>
      </w:pPr>
      <w:r>
        <w:t>Tasks</w:t>
      </w:r>
    </w:p>
    <w:p w14:paraId="3D90D305" w14:textId="77FC4107" w:rsidR="004F7BF4" w:rsidRDefault="004F7BF4" w:rsidP="004F7BF4"/>
    <w:p w14:paraId="23579E0F" w14:textId="1160C649" w:rsidR="004F7BF4" w:rsidRDefault="00644C59" w:rsidP="004F7BF4">
      <w:pPr>
        <w:rPr>
          <w:b/>
        </w:rPr>
      </w:pPr>
      <w:r>
        <w:rPr>
          <w:b/>
        </w:rPr>
        <w:t>1.</w:t>
      </w:r>
      <w:r w:rsidR="004F7BF4">
        <w:rPr>
          <w:b/>
        </w:rPr>
        <w:t>Customise Hostname</w:t>
      </w:r>
    </w:p>
    <w:p w14:paraId="004C32AB" w14:textId="4180170A" w:rsidR="004F7BF4" w:rsidRDefault="004F7BF4" w:rsidP="004F7BF4">
      <w:pPr>
        <w:rPr>
          <w:b/>
        </w:rPr>
      </w:pPr>
    </w:p>
    <w:p w14:paraId="6A00B3DF" w14:textId="303824CC" w:rsidR="004F7BF4" w:rsidRDefault="004F7BF4" w:rsidP="00644C59">
      <w:r>
        <w:t>To check the hostname, enter “</w:t>
      </w:r>
      <w:r>
        <w:rPr>
          <w:i/>
        </w:rPr>
        <w:t>hostname”</w:t>
      </w:r>
      <w:r>
        <w:t xml:space="preserve"> in terminal. To change hostname “</w:t>
      </w:r>
      <w:proofErr w:type="spellStart"/>
      <w:r>
        <w:t>nano</w:t>
      </w:r>
      <w:proofErr w:type="spellEnd"/>
      <w:r>
        <w:t xml:space="preserve"> /</w:t>
      </w:r>
      <w:proofErr w:type="spellStart"/>
      <w:r>
        <w:t>etc</w:t>
      </w:r>
      <w:proofErr w:type="spellEnd"/>
      <w:r>
        <w:t>/hosts” and change the hostname to your preference. In my case I changed it to “</w:t>
      </w:r>
      <w:proofErr w:type="spellStart"/>
      <w:r w:rsidRPr="004F7BF4">
        <w:rPr>
          <w:i/>
        </w:rPr>
        <w:t>tim</w:t>
      </w:r>
      <w:proofErr w:type="spellEnd"/>
      <w:r w:rsidRPr="004F7BF4">
        <w:rPr>
          <w:i/>
        </w:rPr>
        <w:t xml:space="preserve"> </w:t>
      </w:r>
      <w:proofErr w:type="spellStart"/>
      <w:proofErr w:type="gramStart"/>
      <w:r w:rsidRPr="004F7BF4">
        <w:rPr>
          <w:i/>
        </w:rPr>
        <w:t>tim.localdomain</w:t>
      </w:r>
      <w:proofErr w:type="spellEnd"/>
      <w:proofErr w:type="gramEnd"/>
      <w:r>
        <w:rPr>
          <w:i/>
        </w:rPr>
        <w:t>”</w:t>
      </w:r>
      <w:r>
        <w:t>.</w:t>
      </w:r>
    </w:p>
    <w:p w14:paraId="74E87FDF" w14:textId="27480E31" w:rsidR="00F814C3" w:rsidRDefault="00F814C3" w:rsidP="004F7BF4"/>
    <w:p w14:paraId="327457AE" w14:textId="77777777" w:rsidR="00F814C3" w:rsidRDefault="00F814C3" w:rsidP="00F814C3">
      <w:pPr>
        <w:keepNext/>
        <w:jc w:val="center"/>
      </w:pPr>
      <w:r>
        <w:pict w14:anchorId="30DA1B4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55" type="#_x0000_t75" style="width:352.5pt;height:222.75pt">
            <v:imagedata r:id="rId7" o:title="Screen Shot 2018-02-19 at 23.34.52"/>
          </v:shape>
        </w:pict>
      </w:r>
    </w:p>
    <w:p w14:paraId="34546CA1" w14:textId="61AA0273" w:rsidR="00F814C3" w:rsidRDefault="00F814C3" w:rsidP="00F814C3">
      <w:pPr>
        <w:pStyle w:val="Caption"/>
        <w:jc w:val="center"/>
      </w:pPr>
      <w:r>
        <w:t xml:space="preserve">Figure </w:t>
      </w:r>
      <w:fldSimple w:instr=" SEQ Figure \* ARABIC ">
        <w:r w:rsidR="00340991">
          <w:rPr>
            <w:noProof/>
          </w:rPr>
          <w:t>1</w:t>
        </w:r>
      </w:fldSimple>
      <w:r>
        <w:t xml:space="preserve"> - set hosts</w:t>
      </w:r>
    </w:p>
    <w:p w14:paraId="77112AC5" w14:textId="68A2C8D1" w:rsidR="00F814C3" w:rsidRDefault="00F814C3" w:rsidP="00F814C3"/>
    <w:p w14:paraId="47FEE081" w14:textId="41466B9C" w:rsidR="00F814C3" w:rsidRDefault="00644C59" w:rsidP="00F814C3">
      <w:pPr>
        <w:rPr>
          <w:b/>
        </w:rPr>
      </w:pPr>
      <w:r>
        <w:rPr>
          <w:b/>
        </w:rPr>
        <w:t>2.</w:t>
      </w:r>
      <w:r w:rsidR="00F814C3">
        <w:rPr>
          <w:b/>
        </w:rPr>
        <w:t>Enabling Guest Additions</w:t>
      </w:r>
    </w:p>
    <w:p w14:paraId="20B90F2E" w14:textId="768809FC" w:rsidR="00F814C3" w:rsidRDefault="00F814C3" w:rsidP="00F814C3">
      <w:pPr>
        <w:rPr>
          <w:b/>
        </w:rPr>
      </w:pPr>
    </w:p>
    <w:p w14:paraId="5BF4042D" w14:textId="121E5826" w:rsidR="00F814C3" w:rsidRDefault="00644C59" w:rsidP="00F814C3">
      <w:r>
        <w:t>Commands:</w:t>
      </w:r>
    </w:p>
    <w:p w14:paraId="31285A22" w14:textId="6C4BB3BB" w:rsidR="00644C59" w:rsidRDefault="00644C59" w:rsidP="00644C59">
      <w:pPr>
        <w:pStyle w:val="ListParagraph"/>
        <w:numPr>
          <w:ilvl w:val="0"/>
          <w:numId w:val="2"/>
        </w:numPr>
      </w:pPr>
      <w:r>
        <w:t>Yum install</w:t>
      </w:r>
    </w:p>
    <w:p w14:paraId="2F3AF1CA" w14:textId="39DABE56" w:rsidR="00644C59" w:rsidRDefault="00644C59" w:rsidP="00644C59">
      <w:pPr>
        <w:pStyle w:val="ListParagraph"/>
        <w:numPr>
          <w:ilvl w:val="0"/>
          <w:numId w:val="2"/>
        </w:numPr>
      </w:pPr>
      <w:r>
        <w:t xml:space="preserve">Yum install </w:t>
      </w:r>
      <w:proofErr w:type="spellStart"/>
      <w:r>
        <w:t>gcc</w:t>
      </w:r>
      <w:proofErr w:type="spellEnd"/>
    </w:p>
    <w:p w14:paraId="17C4B2AD" w14:textId="743B29A7" w:rsidR="00644C59" w:rsidRDefault="00644C59" w:rsidP="00644C59">
      <w:pPr>
        <w:pStyle w:val="ListParagraph"/>
        <w:numPr>
          <w:ilvl w:val="0"/>
          <w:numId w:val="2"/>
        </w:numPr>
      </w:pPr>
      <w:r w:rsidRPr="00644C59">
        <w:lastRenderedPageBreak/>
        <w:t>yum install kernel-</w:t>
      </w:r>
      <w:proofErr w:type="spellStart"/>
      <w:r w:rsidRPr="00644C59">
        <w:t>uek</w:t>
      </w:r>
      <w:proofErr w:type="spellEnd"/>
      <w:r w:rsidRPr="00644C59">
        <w:t>-</w:t>
      </w:r>
      <w:proofErr w:type="spellStart"/>
      <w:r w:rsidRPr="00644C59">
        <w:t>devel</w:t>
      </w:r>
      <w:proofErr w:type="spellEnd"/>
    </w:p>
    <w:p w14:paraId="1CB9F324" w14:textId="6B581001" w:rsidR="00644C59" w:rsidRDefault="00644C59" w:rsidP="00644C59"/>
    <w:p w14:paraId="2C6ADD3E" w14:textId="4DF70683" w:rsidR="00644C59" w:rsidRPr="00F814C3" w:rsidRDefault="00644C59" w:rsidP="00644C59">
      <w:r>
        <w:t>install guest additions from the 'devices' menu, once the process is finalized, reboot the system.</w:t>
      </w:r>
    </w:p>
    <w:p w14:paraId="146AC3F0" w14:textId="77777777" w:rsidR="00644C59" w:rsidRDefault="00644C59" w:rsidP="00644C59">
      <w:pPr>
        <w:keepNext/>
        <w:jc w:val="center"/>
      </w:pPr>
      <w:r>
        <w:pict w14:anchorId="0621D195">
          <v:shape id="_x0000_i1056" type="#_x0000_t75" style="width:362.25pt;height:225.75pt">
            <v:imagedata r:id="rId8" o:title="4"/>
          </v:shape>
        </w:pict>
      </w:r>
    </w:p>
    <w:p w14:paraId="5EEB9B10" w14:textId="13E69214" w:rsidR="00644C59" w:rsidRDefault="00644C59" w:rsidP="00644C59">
      <w:pPr>
        <w:pStyle w:val="Caption"/>
        <w:jc w:val="center"/>
      </w:pPr>
      <w:r>
        <w:t xml:space="preserve">Figure </w:t>
      </w:r>
      <w:fldSimple w:instr=" SEQ Figure \* ARABIC ">
        <w:r w:rsidR="00340991">
          <w:rPr>
            <w:noProof/>
          </w:rPr>
          <w:t>2</w:t>
        </w:r>
      </w:fldSimple>
      <w:r>
        <w:t xml:space="preserve"> - Guest additions</w:t>
      </w:r>
    </w:p>
    <w:p w14:paraId="12553F53" w14:textId="4DA1F6C6" w:rsidR="00F814C3" w:rsidRDefault="00F814C3" w:rsidP="00F814C3">
      <w:pPr>
        <w:jc w:val="center"/>
      </w:pPr>
    </w:p>
    <w:p w14:paraId="5984E3B1" w14:textId="40F29EEF" w:rsidR="00644C59" w:rsidRDefault="00644C59" w:rsidP="00644C59">
      <w:pPr>
        <w:rPr>
          <w:b/>
        </w:rPr>
      </w:pPr>
      <w:r>
        <w:rPr>
          <w:b/>
        </w:rPr>
        <w:t>3.Downloading from OTN network</w:t>
      </w:r>
    </w:p>
    <w:p w14:paraId="36C80E91" w14:textId="77777777" w:rsidR="002E691E" w:rsidRDefault="002E691E" w:rsidP="00644C59">
      <w:pPr>
        <w:rPr>
          <w:b/>
        </w:rPr>
      </w:pPr>
    </w:p>
    <w:p w14:paraId="5F9AC539" w14:textId="7C14B1B6" w:rsidR="001E1CC7" w:rsidRPr="002E691E" w:rsidRDefault="002E691E" w:rsidP="00644C59">
      <w:pPr>
        <w:rPr>
          <w:u w:val="single"/>
        </w:rPr>
      </w:pPr>
      <w:r w:rsidRPr="002E691E">
        <w:rPr>
          <w:u w:val="single"/>
        </w:rPr>
        <w:t>Root account</w:t>
      </w:r>
    </w:p>
    <w:p w14:paraId="244331B1" w14:textId="6A15A1DD" w:rsidR="002E691E" w:rsidRDefault="001E1CC7" w:rsidP="00644C59">
      <w:r>
        <w:t>An account is needed for this step. To download Oracle Database 11g release 2, accept the terms and conditions and click download. There should be two zip files.</w:t>
      </w:r>
      <w:r w:rsidR="002E691E">
        <w:t xml:space="preserve"> Place the zip files in the </w:t>
      </w:r>
      <w:r w:rsidR="00F41D89" w:rsidRPr="001E1CC7">
        <w:t>/home/oracle/stage</w:t>
      </w:r>
      <w:r w:rsidR="00F41D89">
        <w:t xml:space="preserve"> </w:t>
      </w:r>
      <w:r w:rsidR="002E691E">
        <w:t>directory</w:t>
      </w:r>
      <w:r w:rsidR="00CA5763">
        <w:t>. Set permissions to allow oracle to unzip files:</w:t>
      </w:r>
    </w:p>
    <w:p w14:paraId="5AEF8861" w14:textId="324FDD10" w:rsidR="00CA5763" w:rsidRDefault="00CA5763" w:rsidP="00644C59"/>
    <w:p w14:paraId="3CE070E6" w14:textId="19220116" w:rsidR="00CA5763" w:rsidRDefault="00CA5763" w:rsidP="00644C59">
      <w:r>
        <w:t xml:space="preserve">$ </w:t>
      </w:r>
      <w:proofErr w:type="spellStart"/>
      <w:r w:rsidRPr="00CA5763">
        <w:t>chown</w:t>
      </w:r>
      <w:proofErr w:type="spellEnd"/>
      <w:r w:rsidRPr="00CA5763">
        <w:t xml:space="preserve"> -R </w:t>
      </w:r>
      <w:proofErr w:type="spellStart"/>
      <w:proofErr w:type="gramStart"/>
      <w:r w:rsidRPr="00CA5763">
        <w:t>oracle:oinstall</w:t>
      </w:r>
      <w:proofErr w:type="spellEnd"/>
      <w:proofErr w:type="gramEnd"/>
      <w:r w:rsidRPr="00CA5763">
        <w:t xml:space="preserve"> /</w:t>
      </w:r>
      <w:r>
        <w:t>home/oracle/Stage</w:t>
      </w:r>
    </w:p>
    <w:p w14:paraId="70ABD0FC" w14:textId="77777777" w:rsidR="002E691E" w:rsidRDefault="002E691E" w:rsidP="00644C59"/>
    <w:p w14:paraId="02AFB932" w14:textId="1F4B4E17" w:rsidR="002E691E" w:rsidRPr="00F41D89" w:rsidRDefault="00F41D89" w:rsidP="00644C59">
      <w:pPr>
        <w:rPr>
          <w:u w:val="single"/>
        </w:rPr>
      </w:pPr>
      <w:r w:rsidRPr="00F41D89">
        <w:rPr>
          <w:u w:val="single"/>
        </w:rPr>
        <w:t>Oracle account</w:t>
      </w:r>
    </w:p>
    <w:p w14:paraId="0310480A" w14:textId="292A828D" w:rsidR="001E1CC7" w:rsidRDefault="001E1CC7" w:rsidP="00644C59">
      <w:r w:rsidRPr="001E1CC7">
        <w:t>Unzip the installation files into /home/oracle/stage</w:t>
      </w:r>
      <w:r>
        <w:t>.</w:t>
      </w:r>
      <w:r w:rsidRPr="001E1CC7">
        <w:t xml:space="preserve"> </w:t>
      </w:r>
      <w:r>
        <w:t xml:space="preserve">This will create </w:t>
      </w:r>
      <w:r>
        <w:t>a sub-directory called database and it create an installer.</w:t>
      </w:r>
      <w:r w:rsidR="002E691E">
        <w:t xml:space="preserve"> </w:t>
      </w:r>
    </w:p>
    <w:p w14:paraId="5EDF161D" w14:textId="2F604DE6" w:rsidR="00CA5763" w:rsidRDefault="00CA5763" w:rsidP="00644C59"/>
    <w:p w14:paraId="1C993198" w14:textId="3921F9EB" w:rsidR="00CA5763" w:rsidRDefault="00CA5763" w:rsidP="00644C59">
      <w:r>
        <w:t>$ Unzip linux.x64_11gR2_database_1of2.zip</w:t>
      </w:r>
    </w:p>
    <w:p w14:paraId="53B863A1" w14:textId="77777777" w:rsidR="00CA5763" w:rsidRDefault="00CA5763" w:rsidP="00CA5763"/>
    <w:p w14:paraId="63D3039C" w14:textId="12CE03B8" w:rsidR="00CA5763" w:rsidRDefault="00CA5763" w:rsidP="00CA5763">
      <w:r>
        <w:t>$ Unzip linux</w:t>
      </w:r>
      <w:r>
        <w:t>.x64_11gR2_database_2</w:t>
      </w:r>
      <w:r>
        <w:t>of2.zip</w:t>
      </w:r>
    </w:p>
    <w:p w14:paraId="677D79D9" w14:textId="77777777" w:rsidR="00CA5763" w:rsidRDefault="00CA5763" w:rsidP="00644C59"/>
    <w:p w14:paraId="36129FF4" w14:textId="038F14D5" w:rsidR="00F41D89" w:rsidRDefault="00F41D89" w:rsidP="00644C59"/>
    <w:p w14:paraId="231EE3E8" w14:textId="310B567C" w:rsidR="00F41D89" w:rsidRPr="00F41D89" w:rsidRDefault="00F41D89" w:rsidP="00644C59">
      <w:pPr>
        <w:rPr>
          <w:u w:val="single"/>
        </w:rPr>
      </w:pPr>
      <w:r w:rsidRPr="00F41D89">
        <w:rPr>
          <w:u w:val="single"/>
        </w:rPr>
        <w:t>Root account</w:t>
      </w:r>
    </w:p>
    <w:p w14:paraId="3E598F6A" w14:textId="3E7A48AE" w:rsidR="002E691E" w:rsidRDefault="002E691E" w:rsidP="00644C59"/>
    <w:p w14:paraId="744300BE" w14:textId="18042B10" w:rsidR="00116A82" w:rsidRDefault="00116A82" w:rsidP="00644C59">
      <w:r>
        <w:t>Make directory /u01/app and set permissions to allow full access by the oracle user.</w:t>
      </w:r>
    </w:p>
    <w:p w14:paraId="0D4113C6" w14:textId="77777777" w:rsidR="00116A82" w:rsidRDefault="00116A82" w:rsidP="00644C59"/>
    <w:p w14:paraId="500AA7FC" w14:textId="77777777" w:rsidR="00116A82" w:rsidRDefault="00116A82" w:rsidP="00116A82">
      <w:proofErr w:type="spellStart"/>
      <w:r>
        <w:t>mkdir</w:t>
      </w:r>
      <w:proofErr w:type="spellEnd"/>
      <w:r>
        <w:t xml:space="preserve"> -p /u01/app</w:t>
      </w:r>
    </w:p>
    <w:p w14:paraId="43DB3F78" w14:textId="77777777" w:rsidR="00116A82" w:rsidRDefault="00116A82" w:rsidP="00116A82">
      <w:proofErr w:type="spellStart"/>
      <w:r>
        <w:t>chown</w:t>
      </w:r>
      <w:proofErr w:type="spellEnd"/>
      <w:r>
        <w:t xml:space="preserve"> -R </w:t>
      </w:r>
      <w:proofErr w:type="spellStart"/>
      <w:proofErr w:type="gramStart"/>
      <w:r>
        <w:t>oracle:oinstall</w:t>
      </w:r>
      <w:proofErr w:type="spellEnd"/>
      <w:proofErr w:type="gramEnd"/>
      <w:r>
        <w:t xml:space="preserve"> /u01</w:t>
      </w:r>
    </w:p>
    <w:p w14:paraId="6ECCD73E" w14:textId="36599E0B" w:rsidR="002E691E" w:rsidRDefault="00116A82" w:rsidP="00116A82">
      <w:proofErr w:type="spellStart"/>
      <w:r>
        <w:t>chmod</w:t>
      </w:r>
      <w:proofErr w:type="spellEnd"/>
      <w:r>
        <w:t xml:space="preserve"> -R 775 /u01/app</w:t>
      </w:r>
    </w:p>
    <w:p w14:paraId="2710CE9C" w14:textId="00944006" w:rsidR="00116A82" w:rsidRDefault="00116A82" w:rsidP="00116A82"/>
    <w:p w14:paraId="5E39D8BA" w14:textId="24CDB77B" w:rsidR="00116A82" w:rsidRDefault="00116A82" w:rsidP="00116A82">
      <w:pPr>
        <w:rPr>
          <w:b/>
        </w:rPr>
      </w:pPr>
      <w:r>
        <w:rPr>
          <w:b/>
        </w:rPr>
        <w:t>3.</w:t>
      </w:r>
      <w:r>
        <w:rPr>
          <w:b/>
        </w:rPr>
        <w:t>Running the installer</w:t>
      </w:r>
    </w:p>
    <w:p w14:paraId="0304B36B" w14:textId="6663B928" w:rsidR="00116A82" w:rsidRDefault="00116A82" w:rsidP="00116A82">
      <w:pPr>
        <w:rPr>
          <w:b/>
        </w:rPr>
      </w:pPr>
    </w:p>
    <w:p w14:paraId="1AC31099" w14:textId="4F789827" w:rsidR="00116A82" w:rsidRDefault="00116A82" w:rsidP="00116A82">
      <w:r>
        <w:t xml:space="preserve">To run the installer, I clicked on the </w:t>
      </w:r>
      <w:proofErr w:type="spellStart"/>
      <w:r>
        <w:t>runInstaller</w:t>
      </w:r>
      <w:proofErr w:type="spellEnd"/>
      <w:r>
        <w:t xml:space="preserve"> button. </w:t>
      </w:r>
    </w:p>
    <w:p w14:paraId="58B3EC89" w14:textId="09863211" w:rsidR="00116A82" w:rsidRDefault="00116A82" w:rsidP="00116A82"/>
    <w:p w14:paraId="7C3B7809" w14:textId="79C2C324" w:rsidR="00116A82" w:rsidRDefault="00116A82" w:rsidP="00116A82">
      <w:r>
        <w:t>Skip the first page as you do not need to enter an Email.</w:t>
      </w:r>
    </w:p>
    <w:p w14:paraId="3FC53F21" w14:textId="0D13A2FE" w:rsidR="00116A82" w:rsidRDefault="00116A82" w:rsidP="00116A82"/>
    <w:p w14:paraId="02164228" w14:textId="77777777" w:rsidR="009D5198" w:rsidRDefault="009D5198" w:rsidP="00116A82"/>
    <w:p w14:paraId="6730160C" w14:textId="77777777" w:rsidR="00D03FC4" w:rsidRDefault="00116A82" w:rsidP="00D03FC4">
      <w:pPr>
        <w:keepNext/>
      </w:pPr>
      <w:r>
        <w:pict w14:anchorId="5B5E9F5B">
          <v:shape id="_x0000_i1085" type="#_x0000_t75" style="width:450.75pt;height:339.75pt">
            <v:imagedata r:id="rId9" o:title="Screen Shot 2018-02-20 at 00.33.36"/>
          </v:shape>
        </w:pict>
      </w:r>
    </w:p>
    <w:p w14:paraId="120C48D6" w14:textId="358B1CEA" w:rsidR="009D5198" w:rsidRDefault="00D03FC4" w:rsidP="00D03FC4">
      <w:pPr>
        <w:pStyle w:val="Caption"/>
        <w:ind w:left="2880"/>
      </w:pPr>
      <w:r>
        <w:t xml:space="preserve">Figure </w:t>
      </w:r>
      <w:fldSimple w:instr=" SEQ Figure \* ARABIC ">
        <w:r w:rsidR="00340991">
          <w:rPr>
            <w:noProof/>
          </w:rPr>
          <w:t>3</w:t>
        </w:r>
      </w:fldSimple>
      <w:r>
        <w:t xml:space="preserve"> - install software only</w:t>
      </w:r>
    </w:p>
    <w:p w14:paraId="08D9C2CE" w14:textId="251320EB" w:rsidR="00D03FC4" w:rsidRDefault="00D03FC4" w:rsidP="00116A82"/>
    <w:p w14:paraId="69E2A72B" w14:textId="3734079F" w:rsidR="00D03FC4" w:rsidRDefault="00D03FC4" w:rsidP="00116A82"/>
    <w:p w14:paraId="621520EC" w14:textId="77777777" w:rsidR="00D03FC4" w:rsidRDefault="00D03FC4" w:rsidP="00116A82"/>
    <w:p w14:paraId="54F4C2B8" w14:textId="0D6C2244" w:rsidR="009D5198" w:rsidRDefault="009D5198" w:rsidP="009D5198">
      <w:r>
        <w:t xml:space="preserve">The </w:t>
      </w:r>
      <w:r w:rsidR="00D03FC4">
        <w:t>next</w:t>
      </w:r>
      <w:r>
        <w:t xml:space="preserve"> page asks you for grid options. Select the “</w:t>
      </w:r>
      <w:r w:rsidRPr="00116A82">
        <w:rPr>
          <w:i/>
        </w:rPr>
        <w:t xml:space="preserve">Single instance database </w:t>
      </w:r>
      <w:r w:rsidR="00D03FC4" w:rsidRPr="00116A82">
        <w:rPr>
          <w:i/>
        </w:rPr>
        <w:t>installation</w:t>
      </w:r>
      <w:r w:rsidR="00D03FC4">
        <w:t xml:space="preserve"> “checkbox</w:t>
      </w:r>
    </w:p>
    <w:p w14:paraId="1238C158" w14:textId="77777777" w:rsidR="00D03FC4" w:rsidRDefault="009D5198" w:rsidP="00D03FC4">
      <w:pPr>
        <w:keepNext/>
      </w:pPr>
      <w:r>
        <w:lastRenderedPageBreak/>
        <w:pict w14:anchorId="0C6C2A32">
          <v:shape id="_x0000_i1087" type="#_x0000_t75" style="width:451.5pt;height:335.25pt">
            <v:imagedata r:id="rId10" o:title="Screen Shot 2018-02-20 at 00.36.57"/>
          </v:shape>
        </w:pict>
      </w:r>
    </w:p>
    <w:p w14:paraId="64434DAE" w14:textId="373B5574" w:rsidR="00116A82" w:rsidRDefault="00D03FC4" w:rsidP="00D03FC4">
      <w:pPr>
        <w:pStyle w:val="Caption"/>
        <w:ind w:left="2160" w:firstLine="720"/>
      </w:pPr>
      <w:r>
        <w:t xml:space="preserve">Figure </w:t>
      </w:r>
      <w:fldSimple w:instr=" SEQ Figure \* ARABIC ">
        <w:r w:rsidR="00340991">
          <w:rPr>
            <w:noProof/>
          </w:rPr>
          <w:t>4</w:t>
        </w:r>
      </w:fldSimple>
      <w:r>
        <w:t>- single instance database</w:t>
      </w:r>
    </w:p>
    <w:p w14:paraId="1EAEE8C1" w14:textId="77777777" w:rsidR="00116A82" w:rsidRPr="00116A82" w:rsidRDefault="00116A82" w:rsidP="00116A82"/>
    <w:p w14:paraId="3E678A8D" w14:textId="77777777" w:rsidR="00D03FC4" w:rsidRDefault="009D5198" w:rsidP="00D03FC4">
      <w:pPr>
        <w:keepNext/>
      </w:pPr>
      <w:r>
        <w:lastRenderedPageBreak/>
        <w:pict w14:anchorId="70EC4A5E">
          <v:shape id="_x0000_i1090" type="#_x0000_t75" style="width:450.75pt;height:334.5pt">
            <v:imagedata r:id="rId11" o:title="Screen Shot 2018-02-20 at 00.37.25"/>
          </v:shape>
        </w:pict>
      </w:r>
    </w:p>
    <w:p w14:paraId="5268DF20" w14:textId="6AF7577C" w:rsidR="00116A82" w:rsidRDefault="00D03FC4" w:rsidP="00D03FC4">
      <w:pPr>
        <w:pStyle w:val="Caption"/>
        <w:ind w:left="2880" w:firstLine="720"/>
      </w:pPr>
      <w:r>
        <w:t xml:space="preserve">Figure </w:t>
      </w:r>
      <w:fldSimple w:instr=" SEQ Figure \* ARABIC ">
        <w:r w:rsidR="00340991">
          <w:rPr>
            <w:noProof/>
          </w:rPr>
          <w:t>5</w:t>
        </w:r>
      </w:fldSimple>
      <w:r>
        <w:t xml:space="preserve"> - Enterprise Edition</w:t>
      </w:r>
    </w:p>
    <w:p w14:paraId="62870CBD" w14:textId="78350280" w:rsidR="009D5198" w:rsidRDefault="009D5198" w:rsidP="00116A82"/>
    <w:p w14:paraId="2B6D1110" w14:textId="77777777" w:rsidR="00D03FC4" w:rsidRDefault="009D5198" w:rsidP="00D03FC4">
      <w:pPr>
        <w:keepNext/>
      </w:pPr>
      <w:r>
        <w:lastRenderedPageBreak/>
        <w:pict w14:anchorId="736EA789">
          <v:shape id="_x0000_i1105" type="#_x0000_t75" style="width:450.75pt;height:338.25pt">
            <v:imagedata r:id="rId12" o:title="Screen Shot 2018-02-20 at 00.40.04"/>
          </v:shape>
        </w:pict>
      </w:r>
    </w:p>
    <w:p w14:paraId="24ADE33C" w14:textId="4EBD185D" w:rsidR="009D5198" w:rsidRDefault="00D03FC4" w:rsidP="00D03FC4">
      <w:pPr>
        <w:pStyle w:val="Caption"/>
        <w:ind w:left="2880" w:firstLine="720"/>
      </w:pPr>
      <w:r>
        <w:t xml:space="preserve">Figure </w:t>
      </w:r>
      <w:fldSimple w:instr=" SEQ Figure \* ARABIC ">
        <w:r w:rsidR="00340991">
          <w:rPr>
            <w:noProof/>
          </w:rPr>
          <w:t>6</w:t>
        </w:r>
      </w:fldSimple>
      <w:r>
        <w:t xml:space="preserve"> - ignore these errors</w:t>
      </w:r>
    </w:p>
    <w:p w14:paraId="65DEE54B" w14:textId="0F6DB198" w:rsidR="009D5198" w:rsidRDefault="009D5198" w:rsidP="00116A82"/>
    <w:p w14:paraId="7E42CF42" w14:textId="4C76428C" w:rsidR="009D5198" w:rsidRDefault="009D5198" w:rsidP="00116A82"/>
    <w:p w14:paraId="0BE2DF4D" w14:textId="77777777" w:rsidR="00D03FC4" w:rsidRDefault="009D5198" w:rsidP="00D03FC4">
      <w:pPr>
        <w:keepNext/>
      </w:pPr>
      <w:r>
        <w:lastRenderedPageBreak/>
        <w:pict w14:anchorId="34B3D2CC">
          <v:shape id="_x0000_i1133" type="#_x0000_t75" style="width:450.75pt;height:339.75pt">
            <v:imagedata r:id="rId13" o:title="Screen Shot 2018-02-20 at 00.40.33"/>
          </v:shape>
        </w:pict>
      </w:r>
    </w:p>
    <w:p w14:paraId="199D4B8A" w14:textId="3C1E0A32" w:rsidR="00D03FC4" w:rsidRDefault="00D03FC4" w:rsidP="00D03FC4">
      <w:pPr>
        <w:pStyle w:val="Caption"/>
        <w:ind w:left="2880" w:firstLine="720"/>
      </w:pPr>
      <w:r>
        <w:t xml:space="preserve">Figure </w:t>
      </w:r>
      <w:fldSimple w:instr=" SEQ Figure \* ARABIC ">
        <w:r w:rsidR="00340991">
          <w:rPr>
            <w:noProof/>
          </w:rPr>
          <w:t>7</w:t>
        </w:r>
      </w:fldSimple>
      <w:r>
        <w:t xml:space="preserve"> - save the response file</w:t>
      </w:r>
    </w:p>
    <w:p w14:paraId="0F97A2D5" w14:textId="474E727C" w:rsidR="00340991" w:rsidRDefault="00340991" w:rsidP="00340991"/>
    <w:p w14:paraId="278AE63A" w14:textId="77777777" w:rsidR="00340991" w:rsidRPr="00340991" w:rsidRDefault="00340991" w:rsidP="00340991"/>
    <w:p w14:paraId="37A874B4" w14:textId="77777777" w:rsidR="00340991" w:rsidRDefault="00340991" w:rsidP="00340991">
      <w:pPr>
        <w:keepNext/>
        <w:jc w:val="center"/>
      </w:pPr>
      <w:r>
        <w:rPr>
          <w:noProof/>
        </w:rPr>
        <w:drawing>
          <wp:inline distT="0" distB="0" distL="0" distR="0" wp14:anchorId="29C64C89" wp14:editId="3772FEA9">
            <wp:extent cx="5309235" cy="3740276"/>
            <wp:effectExtent l="0" t="0" r="0" b="0"/>
            <wp:docPr id="3" name="Picture 3" descr="../Desktop/Screen%20Shot%202018-02-13%20at%2013.24.5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../Desktop/Screen%20Shot%202018-02-13%20at%2013.24.58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2611" cy="37426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91F881" w14:textId="35DF2EB8" w:rsidR="00340991" w:rsidRDefault="00340991" w:rsidP="00340991">
      <w:pPr>
        <w:pStyle w:val="Caption"/>
        <w:jc w:val="center"/>
      </w:pPr>
      <w:r>
        <w:t xml:space="preserve">Figure </w:t>
      </w:r>
      <w:fldSimple w:instr=" SEQ Figure \* ARABIC ">
        <w:r>
          <w:rPr>
            <w:noProof/>
          </w:rPr>
          <w:t>8</w:t>
        </w:r>
      </w:fldSimple>
      <w:r>
        <w:t xml:space="preserve"> - Enter commands</w:t>
      </w:r>
    </w:p>
    <w:p w14:paraId="10634EA0" w14:textId="77777777" w:rsidR="00340991" w:rsidRDefault="00340991" w:rsidP="00340991">
      <w:pPr>
        <w:jc w:val="left"/>
      </w:pPr>
    </w:p>
    <w:p w14:paraId="33474A9B" w14:textId="0BFD3A3D" w:rsidR="00340991" w:rsidRDefault="00340991" w:rsidP="00340991">
      <w:r>
        <w:t xml:space="preserve">You will be required to enter two commands as root. To access root open terminal and type </w:t>
      </w:r>
      <w:proofErr w:type="spellStart"/>
      <w:proofErr w:type="gramStart"/>
      <w:r>
        <w:t>su.</w:t>
      </w:r>
      <w:r>
        <w:t>Enter</w:t>
      </w:r>
      <w:proofErr w:type="spellEnd"/>
      <w:r>
        <w:t>:</w:t>
      </w:r>
      <w:r w:rsidRPr="009F35FC">
        <w:t>/u01/app/oraInventory/orainstRoot.sh</w:t>
      </w:r>
      <w:proofErr w:type="gramEnd"/>
      <w:r>
        <w:t xml:space="preserve"> AND</w:t>
      </w:r>
      <w:r>
        <w:t>/u01/app/oracle/product/11.2.0/dbhome_1</w:t>
      </w:r>
      <w:r>
        <w:t xml:space="preserve"> </w:t>
      </w:r>
      <w:r>
        <w:t>/root.sh. Then click ok and your installation is complete</w:t>
      </w:r>
      <w:r>
        <w:t>.</w:t>
      </w:r>
    </w:p>
    <w:p w14:paraId="0CAFE8AA" w14:textId="537D8591" w:rsidR="00340991" w:rsidRDefault="00340991" w:rsidP="00340991"/>
    <w:p w14:paraId="1179F447" w14:textId="7859BC90" w:rsidR="00340991" w:rsidRDefault="00340991" w:rsidP="00806D6B">
      <w:pPr>
        <w:pStyle w:val="Heading1"/>
        <w:jc w:val="center"/>
      </w:pPr>
      <w:r>
        <w:t>Conclusions and Reflections</w:t>
      </w:r>
    </w:p>
    <w:p w14:paraId="25A3E683" w14:textId="1BCEEF5B" w:rsidR="00806D6B" w:rsidRDefault="00806D6B" w:rsidP="00806D6B"/>
    <w:p w14:paraId="6CC13FA3" w14:textId="7EBEAB79" w:rsidR="00806D6B" w:rsidRDefault="008605E6" w:rsidP="00806D6B">
      <w:r>
        <w:t xml:space="preserve">My installation didn’t come with a listener which meant I couldn’t access the database via the browser. I installed database configuration assistant to fix this problem. </w:t>
      </w:r>
    </w:p>
    <w:p w14:paraId="73C53E16" w14:textId="70EBB904" w:rsidR="00BA58D6" w:rsidRDefault="00BA58D6" w:rsidP="00806D6B"/>
    <w:p w14:paraId="1E25C55E" w14:textId="0E014071" w:rsidR="00BA58D6" w:rsidRDefault="00BA58D6" w:rsidP="00806D6B">
      <w:r w:rsidRPr="00BA58D6">
        <w:t>export ORACLE_BASE=/u01/app/oracle</w:t>
      </w:r>
      <w:r>
        <w:t xml:space="preserve">/. I put this into </w:t>
      </w:r>
      <w:proofErr w:type="gramStart"/>
      <w:r>
        <w:t>my</w:t>
      </w:r>
      <w:proofErr w:type="gramEnd"/>
      <w:r>
        <w:t xml:space="preserve"> .</w:t>
      </w:r>
      <w:proofErr w:type="spellStart"/>
      <w:r>
        <w:t>bash_profile</w:t>
      </w:r>
      <w:proofErr w:type="spellEnd"/>
      <w:r>
        <w:t xml:space="preserve"> to s</w:t>
      </w:r>
      <w:r w:rsidRPr="00BA58D6">
        <w:t>et the ORACLE_BASE environment variable to define the location of the ro</w:t>
      </w:r>
      <w:r>
        <w:t>ot of the oracle directory tree. This enabled the configuration assistant to run automatically after the database installed.</w:t>
      </w:r>
    </w:p>
    <w:p w14:paraId="6111DE24" w14:textId="0583FE49" w:rsidR="00BA58D6" w:rsidRDefault="00BA58D6" w:rsidP="00806D6B"/>
    <w:p w14:paraId="33BEE13B" w14:textId="2FD0E085" w:rsidR="00BA58D6" w:rsidRDefault="00BA58D6" w:rsidP="00806D6B">
      <w:r>
        <w:t xml:space="preserve">The website </w:t>
      </w:r>
      <w:hyperlink r:id="rId15" w:history="1">
        <w:r w:rsidRPr="00C7375A">
          <w:rPr>
            <w:rStyle w:val="Hyperlink"/>
          </w:rPr>
          <w:t>https://docs.oracle.com/cd/E26370_01/doc.121/e26358/dbinstall.htm</w:t>
        </w:r>
      </w:hyperlink>
      <w:r>
        <w:t xml:space="preserve"> really helped me as it contained a step by step process. I didn’t </w:t>
      </w:r>
      <w:r w:rsidR="00327E7F">
        <w:t xml:space="preserve">follow them exactly as the assignment specified different requirements. </w:t>
      </w:r>
    </w:p>
    <w:p w14:paraId="7B421CD7" w14:textId="32594BBC" w:rsidR="00327E7F" w:rsidRDefault="00327E7F" w:rsidP="00806D6B"/>
    <w:p w14:paraId="26BB26DE" w14:textId="3DE69087" w:rsidR="00327E7F" w:rsidRDefault="00327E7F" w:rsidP="00806D6B">
      <w:bookmarkStart w:id="0" w:name="_GoBack"/>
      <w:bookmarkEnd w:id="0"/>
    </w:p>
    <w:p w14:paraId="5C7EA224" w14:textId="011F1FBD" w:rsidR="00BA58D6" w:rsidRDefault="00BA58D6" w:rsidP="00806D6B"/>
    <w:p w14:paraId="22115547" w14:textId="77777777" w:rsidR="00BA58D6" w:rsidRPr="00806D6B" w:rsidRDefault="00BA58D6" w:rsidP="00806D6B"/>
    <w:p w14:paraId="6FE3CF98" w14:textId="477D9420" w:rsidR="009D5198" w:rsidRPr="004F7BF4" w:rsidRDefault="009D5198" w:rsidP="00340991">
      <w:pPr>
        <w:jc w:val="center"/>
      </w:pPr>
    </w:p>
    <w:sectPr w:rsidR="009D5198" w:rsidRPr="004F7BF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756F36"/>
    <w:multiLevelType w:val="hybridMultilevel"/>
    <w:tmpl w:val="96CCB9A0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66F40AA"/>
    <w:multiLevelType w:val="hybridMultilevel"/>
    <w:tmpl w:val="D9B47232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943DC"/>
    <w:rsid w:val="00116A82"/>
    <w:rsid w:val="001E1CC7"/>
    <w:rsid w:val="002943DC"/>
    <w:rsid w:val="002E691E"/>
    <w:rsid w:val="00327E7F"/>
    <w:rsid w:val="00340991"/>
    <w:rsid w:val="004F7BF4"/>
    <w:rsid w:val="00536437"/>
    <w:rsid w:val="00644C59"/>
    <w:rsid w:val="00806D6B"/>
    <w:rsid w:val="008605E6"/>
    <w:rsid w:val="009D5198"/>
    <w:rsid w:val="00BA58D6"/>
    <w:rsid w:val="00C34F21"/>
    <w:rsid w:val="00CA5763"/>
    <w:rsid w:val="00D03FC4"/>
    <w:rsid w:val="00F41D89"/>
    <w:rsid w:val="00F814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6ECA37"/>
  <w15:chartTrackingRefBased/>
  <w15:docId w15:val="{B2CC4C0A-2535-4DFE-92E1-F0DD0C11E9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44C59"/>
    <w:pPr>
      <w:spacing w:after="0" w:line="240" w:lineRule="auto"/>
      <w:jc w:val="both"/>
    </w:pPr>
    <w:rPr>
      <w:rFonts w:ascii="Calibri" w:eastAsia="Calibri" w:hAnsi="Calibri" w:cs="Arial"/>
      <w:sz w:val="24"/>
      <w:szCs w:val="20"/>
      <w:lang w:eastAsia="en-I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3643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6437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IE"/>
    </w:rPr>
  </w:style>
  <w:style w:type="paragraph" w:styleId="ListParagraph">
    <w:name w:val="List Paragraph"/>
    <w:basedOn w:val="Normal"/>
    <w:uiPriority w:val="34"/>
    <w:qFormat/>
    <w:rsid w:val="004F7BF4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F814C3"/>
    <w:pPr>
      <w:spacing w:after="200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A58D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43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9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6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png"/><Relationship Id="rId5" Type="http://schemas.openxmlformats.org/officeDocument/2006/relationships/image" Target="media/image1.jpeg"/><Relationship Id="rId15" Type="http://schemas.openxmlformats.org/officeDocument/2006/relationships/hyperlink" Target="https://docs.oracle.com/cd/E26370_01/doc.121/e26358/dbinstall.htm" TargetMode="Externa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628</Words>
  <Characters>3582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Browning</dc:creator>
  <cp:keywords/>
  <dc:description/>
  <cp:lastModifiedBy>Tim Browning</cp:lastModifiedBy>
  <cp:revision>2</cp:revision>
  <dcterms:created xsi:type="dcterms:W3CDTF">2018-02-20T02:36:00Z</dcterms:created>
  <dcterms:modified xsi:type="dcterms:W3CDTF">2018-02-20T02:36:00Z</dcterms:modified>
</cp:coreProperties>
</file>